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523691" w14:textId="77777777" w:rsidR="00130118" w:rsidRPr="00025B47" w:rsidRDefault="00130118" w:rsidP="00130118">
      <w:pPr>
        <w:spacing w:after="120" w:line="240" w:lineRule="auto"/>
        <w:rPr>
          <w:sz w:val="24"/>
        </w:rPr>
      </w:pPr>
      <w:r w:rsidRPr="00025B47">
        <w:rPr>
          <w:sz w:val="24"/>
        </w:rPr>
        <w:t xml:space="preserve">Table </w:t>
      </w:r>
      <w:r w:rsidR="006C0C52" w:rsidRPr="00025B47">
        <w:rPr>
          <w:sz w:val="24"/>
        </w:rPr>
        <w:t>S</w:t>
      </w:r>
      <w:r w:rsidRPr="00025B47">
        <w:rPr>
          <w:sz w:val="24"/>
        </w:rPr>
        <w:t>5. Summary of Phosphatases Acting on VEGFR2</w:t>
      </w:r>
    </w:p>
    <w:tbl>
      <w:tblPr>
        <w:tblStyle w:val="TableGrid"/>
        <w:tblW w:w="9468" w:type="dxa"/>
        <w:tblBorders>
          <w:insideH w:val="none" w:sz="0" w:space="0" w:color="auto"/>
          <w:insideV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1188"/>
        <w:gridCol w:w="1800"/>
        <w:gridCol w:w="1710"/>
        <w:gridCol w:w="1800"/>
        <w:gridCol w:w="1710"/>
        <w:gridCol w:w="1260"/>
      </w:tblGrid>
      <w:tr w:rsidR="00130118" w:rsidRPr="004329C4" w14:paraId="069F3D87" w14:textId="77777777" w:rsidTr="003A2D27">
        <w:trPr>
          <w:trHeight w:val="438"/>
        </w:trPr>
        <w:tc>
          <w:tcPr>
            <w:tcW w:w="1188" w:type="dxa"/>
            <w:tcBorders>
              <w:top w:val="single" w:sz="4" w:space="0" w:color="auto"/>
              <w:bottom w:val="single" w:sz="4" w:space="0" w:color="auto"/>
            </w:tcBorders>
          </w:tcPr>
          <w:p w14:paraId="18041692" w14:textId="77777777" w:rsidR="00130118" w:rsidRPr="00FE4A2D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FE4A2D">
              <w:rPr>
                <w:rFonts w:cs="Times New Roman"/>
                <w:bCs/>
                <w:sz w:val="20"/>
                <w:szCs w:val="20"/>
              </w:rPr>
              <w:t>Name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6FE293DC" w14:textId="77777777" w:rsidR="00130118" w:rsidRPr="00FE4A2D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FE4A2D">
              <w:rPr>
                <w:rFonts w:cs="Times New Roman"/>
                <w:bCs/>
                <w:sz w:val="20"/>
                <w:szCs w:val="20"/>
              </w:rPr>
              <w:t>Location(s)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624F614C" w14:textId="77777777" w:rsidR="00130118" w:rsidRPr="00FE4A2D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FE4A2D">
              <w:rPr>
                <w:rFonts w:cs="Times New Roman"/>
                <w:bCs/>
                <w:sz w:val="20"/>
                <w:szCs w:val="20"/>
              </w:rPr>
              <w:t>Interactions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1A547C8D" w14:textId="77777777" w:rsidR="00130118" w:rsidRPr="00FE4A2D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FE4A2D">
              <w:rPr>
                <w:rFonts w:cs="Times New Roman"/>
                <w:bCs/>
                <w:sz w:val="20"/>
                <w:szCs w:val="20"/>
              </w:rPr>
              <w:t>Residues Dephosphorylated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363ADBD4" w14:textId="77777777" w:rsidR="00130118" w:rsidRPr="00FE4A2D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FE4A2D">
              <w:rPr>
                <w:rFonts w:cs="Times New Roman"/>
                <w:bCs/>
                <w:sz w:val="20"/>
                <w:szCs w:val="20"/>
              </w:rPr>
              <w:t>Residues Not Dephosphorylated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0B102D1C" w14:textId="77777777" w:rsidR="00130118" w:rsidRPr="00FE4A2D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FE4A2D">
              <w:rPr>
                <w:rFonts w:cs="Times New Roman"/>
                <w:bCs/>
                <w:sz w:val="20"/>
                <w:szCs w:val="20"/>
              </w:rPr>
              <w:t>Ref</w:t>
            </w:r>
            <w:r>
              <w:rPr>
                <w:rFonts w:cs="Times New Roman"/>
                <w:bCs/>
                <w:sz w:val="20"/>
                <w:szCs w:val="20"/>
              </w:rPr>
              <w:t>erences</w:t>
            </w:r>
          </w:p>
        </w:tc>
      </w:tr>
      <w:tr w:rsidR="00130118" w:rsidRPr="004329C4" w14:paraId="579B0D9E" w14:textId="77777777" w:rsidTr="003A2D27">
        <w:trPr>
          <w:trHeight w:val="530"/>
        </w:trPr>
        <w:tc>
          <w:tcPr>
            <w:tcW w:w="1188" w:type="dxa"/>
            <w:tcBorders>
              <w:top w:val="single" w:sz="4" w:space="0" w:color="auto"/>
            </w:tcBorders>
          </w:tcPr>
          <w:p w14:paraId="260819EB" w14:textId="77777777" w:rsidR="00130118" w:rsidRPr="004329C4" w:rsidRDefault="00130118" w:rsidP="003A2D27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TCPTP (</w:t>
            </w:r>
            <w:r w:rsidRPr="004329C4">
              <w:rPr>
                <w:rFonts w:cs="Times New Roman"/>
                <w:sz w:val="20"/>
                <w:szCs w:val="20"/>
              </w:rPr>
              <w:t>PT</w:t>
            </w:r>
            <w:r>
              <w:rPr>
                <w:rFonts w:cs="Times New Roman"/>
                <w:sz w:val="20"/>
                <w:szCs w:val="20"/>
              </w:rPr>
              <w:t>P</w:t>
            </w:r>
            <w:r w:rsidRPr="004329C4">
              <w:rPr>
                <w:rFonts w:cs="Times New Roman"/>
                <w:sz w:val="20"/>
                <w:szCs w:val="20"/>
              </w:rPr>
              <w:t>N2</w:t>
            </w:r>
            <w:r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1FD716DA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M</w:t>
            </w:r>
            <w:r w:rsidRPr="004329C4">
              <w:rPr>
                <w:rFonts w:cs="Times New Roman"/>
                <w:sz w:val="20"/>
                <w:szCs w:val="20"/>
              </w:rPr>
              <w:t xml:space="preserve"> </w:t>
            </w:r>
            <w:r>
              <w:rPr>
                <w:rFonts w:cs="Times New Roman"/>
                <w:sz w:val="20"/>
                <w:szCs w:val="20"/>
              </w:rPr>
              <w:t>(focal adhesions), N, C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199471CE" w14:textId="77777777" w:rsidR="00130118" w:rsidRDefault="00130118" w:rsidP="003A2D27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VEGFR2,</w:t>
            </w:r>
          </w:p>
          <w:p w14:paraId="6EDE9FAF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α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1</w:t>
            </w:r>
            <w:r>
              <w:rPr>
                <w:rFonts w:cs="Times New Roman"/>
                <w:sz w:val="20"/>
                <w:szCs w:val="20"/>
              </w:rPr>
              <w:t xml:space="preserve"> integrins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6DA0F116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996, Y1054, Y1059, Y1214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524DC437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1175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0C6D4920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&lt;EndNote&gt;&lt;Cite&gt;&lt;Author&gt;Mattila&lt;/Author&gt;&lt;Year&gt;2008&lt;/Year&gt;&lt;IDText&gt;The protein tyrosine phosphatase TCPTP controls VEGFR2 signalling&lt;/IDText&gt;&lt;DisplayText&gt;[1]&lt;/DisplayText&gt;&lt;record&gt;&lt;dates&gt;&lt;pub-dates&gt;&lt;date&gt;Nov 1&lt;/date&gt;&lt;/pub-dates&gt;&lt;year&gt;2008&lt;/year&gt;&lt;/dates&gt;&lt;urls&gt;&lt;related-urls&gt;&lt;url&gt;&amp;lt;Go to ISI&amp;gt;://WOS:000260266700010&lt;/url&gt;&lt;/related-urls&gt;&lt;/urls&gt;&lt;isbn&gt;0021-9533&lt;/isbn&gt;&lt;titles&gt;&lt;title&gt;The protein tyrosine phosphatase TCPTP controls VEGFR2 signalling&lt;/title&gt;&lt;secondary-title&gt;Journal of Cell Science&lt;/secondary-title&gt;&lt;/titles&gt;&lt;pages&gt;3570-3580&lt;/pages&gt;&lt;number&gt;21&lt;/number&gt;&lt;contributors&gt;&lt;authors&gt;&lt;author&gt;Mattila, Elina&lt;/author&gt;&lt;author&gt;Auvinen, Kaisa&lt;/author&gt;&lt;author&gt;Salmi, Marko&lt;/author&gt;&lt;author&gt;Ivaska, Johanna&lt;/author&gt;&lt;/authors&gt;&lt;/contributors&gt;&lt;added-date format="utc"&gt;1330981908&lt;/added-date&gt;&lt;ref-type name="Journal Article"&gt;17&lt;/ref-type&gt;&lt;rec-number&gt;110&lt;/rec-number&gt;&lt;last-updated-date format="utc"&gt;1330981908&lt;/last-updated-date&gt;&lt;accession-num&gt;WOS:000260266700010&lt;/accession-num&gt;&lt;electronic-resource-num&gt;10.1242/jcs.031898&lt;/electronic-resource-num&gt;&lt;volume&gt;121&lt;/volume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1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53B252C6" w14:textId="77777777" w:rsidTr="003A2D27">
        <w:trPr>
          <w:trHeight w:val="438"/>
        </w:trPr>
        <w:tc>
          <w:tcPr>
            <w:tcW w:w="1188" w:type="dxa"/>
          </w:tcPr>
          <w:p w14:paraId="72663AB1" w14:textId="77777777" w:rsidR="00130118" w:rsidRPr="004329C4" w:rsidRDefault="00130118" w:rsidP="003A2D27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VEPTP (PTPRB)</w:t>
            </w:r>
          </w:p>
        </w:tc>
        <w:tc>
          <w:tcPr>
            <w:tcW w:w="1800" w:type="dxa"/>
          </w:tcPr>
          <w:p w14:paraId="56E67F67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M</w:t>
            </w:r>
            <w:r w:rsidRPr="004329C4">
              <w:rPr>
                <w:rFonts w:cs="Times New Roman"/>
                <w:sz w:val="20"/>
                <w:szCs w:val="20"/>
              </w:rPr>
              <w:t xml:space="preserve"> (</w:t>
            </w:r>
            <w:r>
              <w:rPr>
                <w:rFonts w:cs="Times New Roman"/>
                <w:sz w:val="20"/>
                <w:szCs w:val="20"/>
              </w:rPr>
              <w:t>cell</w:t>
            </w:r>
            <w:r w:rsidRPr="004329C4">
              <w:rPr>
                <w:rFonts w:cs="Times New Roman"/>
                <w:sz w:val="20"/>
                <w:szCs w:val="20"/>
              </w:rPr>
              <w:t xml:space="preserve"> junctions)</w:t>
            </w:r>
          </w:p>
        </w:tc>
        <w:tc>
          <w:tcPr>
            <w:tcW w:w="1710" w:type="dxa"/>
          </w:tcPr>
          <w:p w14:paraId="63B269DC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VEGFR2, Tie2, VE-Cadherin</w:t>
            </w:r>
          </w:p>
        </w:tc>
        <w:tc>
          <w:tcPr>
            <w:tcW w:w="1800" w:type="dxa"/>
          </w:tcPr>
          <w:p w14:paraId="4E93F5C9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951, Y1175</w:t>
            </w:r>
          </w:p>
        </w:tc>
        <w:tc>
          <w:tcPr>
            <w:tcW w:w="1710" w:type="dxa"/>
          </w:tcPr>
          <w:p w14:paraId="1D490A32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1214</w:t>
            </w:r>
          </w:p>
        </w:tc>
        <w:tc>
          <w:tcPr>
            <w:tcW w:w="1260" w:type="dxa"/>
          </w:tcPr>
          <w:p w14:paraId="1618E267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ZWxsYmVyZzwvQXV0aG9yPjxZZWFyPjIwMDk8L1llYXI+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8F3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ZWxsYmVyZzwvQXV0aG9yPjxZZWFyPjIwMDk8L1llYXI+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8F3">
              <w:rPr>
                <w:rFonts w:cs="Times New Roman"/>
                <w:sz w:val="20"/>
                <w:szCs w:val="20"/>
              </w:rPr>
            </w:r>
            <w:r w:rsidR="004738F3"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2, 3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6D7DA850" w14:textId="77777777" w:rsidTr="003A2D27">
        <w:trPr>
          <w:trHeight w:val="438"/>
        </w:trPr>
        <w:tc>
          <w:tcPr>
            <w:tcW w:w="1188" w:type="dxa"/>
          </w:tcPr>
          <w:p w14:paraId="7B1E4919" w14:textId="77777777" w:rsidR="00130118" w:rsidRPr="004329C4" w:rsidRDefault="00130118" w:rsidP="003A2D27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EP-1 (</w:t>
            </w:r>
            <w:r w:rsidRPr="004329C4">
              <w:rPr>
                <w:rFonts w:cs="Times New Roman"/>
                <w:sz w:val="20"/>
                <w:szCs w:val="20"/>
              </w:rPr>
              <w:t>CD148</w:t>
            </w:r>
            <w:r>
              <w:rPr>
                <w:rFonts w:cs="Times New Roman"/>
                <w:sz w:val="20"/>
                <w:szCs w:val="20"/>
              </w:rPr>
              <w:t>, PTPRJ)</w:t>
            </w:r>
          </w:p>
        </w:tc>
        <w:tc>
          <w:tcPr>
            <w:tcW w:w="1800" w:type="dxa"/>
          </w:tcPr>
          <w:p w14:paraId="53E735BF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M (cell junctions)</w:t>
            </w:r>
          </w:p>
        </w:tc>
        <w:tc>
          <w:tcPr>
            <w:tcW w:w="1710" w:type="dxa"/>
          </w:tcPr>
          <w:p w14:paraId="6805CF5A" w14:textId="77777777" w:rsidR="00130118" w:rsidRDefault="00130118" w:rsidP="003A2D27">
            <w:pPr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 xml:space="preserve">VEGFR2, </w:t>
            </w:r>
          </w:p>
          <w:p w14:paraId="41F0B046" w14:textId="77777777" w:rsidR="00130118" w:rsidRPr="004329C4" w:rsidRDefault="00130118" w:rsidP="003A2D27">
            <w:pPr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VE-Cadherin</w:t>
            </w:r>
          </w:p>
        </w:tc>
        <w:tc>
          <w:tcPr>
            <w:tcW w:w="1800" w:type="dxa"/>
          </w:tcPr>
          <w:p w14:paraId="49A73B94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  <w:lang w:val="es-ES"/>
              </w:rPr>
              <w:t xml:space="preserve">Y801, Y951, </w:t>
            </w:r>
            <w:r w:rsidRPr="004329C4">
              <w:rPr>
                <w:rFonts w:cs="Times New Roman"/>
                <w:sz w:val="20"/>
                <w:szCs w:val="20"/>
                <w:lang w:val="es-ES"/>
              </w:rPr>
              <w:t>Y</w:t>
            </w:r>
            <w:r>
              <w:rPr>
                <w:rFonts w:cs="Times New Roman"/>
                <w:sz w:val="20"/>
                <w:szCs w:val="20"/>
                <w:lang w:val="es-ES"/>
              </w:rPr>
              <w:t>996, Y1054, Y1059, Y1175, Y1214</w:t>
            </w:r>
          </w:p>
        </w:tc>
        <w:tc>
          <w:tcPr>
            <w:tcW w:w="1710" w:type="dxa"/>
          </w:tcPr>
          <w:p w14:paraId="2FA587EA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260" w:type="dxa"/>
          </w:tcPr>
          <w:p w14:paraId="7C5BEC1A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Fib3Q8L0F1dGhvcj48WWVhcj4yMDA5PC9ZZWFyPjxJ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8F3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Fib3Q8L0F1dGhvcj48WWVhcj4yMDA5PC9ZZWFyPjxJ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8F3">
              <w:rPr>
                <w:rFonts w:cs="Times New Roman"/>
                <w:sz w:val="20"/>
                <w:szCs w:val="20"/>
              </w:rPr>
            </w:r>
            <w:r w:rsidR="004738F3"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4-6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63FA0B15" w14:textId="77777777" w:rsidTr="003A2D27">
        <w:trPr>
          <w:trHeight w:val="438"/>
        </w:trPr>
        <w:tc>
          <w:tcPr>
            <w:tcW w:w="1188" w:type="dxa"/>
          </w:tcPr>
          <w:p w14:paraId="08AF0378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HP-1 (PTPN6)</w:t>
            </w:r>
          </w:p>
        </w:tc>
        <w:tc>
          <w:tcPr>
            <w:tcW w:w="1800" w:type="dxa"/>
          </w:tcPr>
          <w:p w14:paraId="3D24D68E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M</w:t>
            </w:r>
          </w:p>
        </w:tc>
        <w:tc>
          <w:tcPr>
            <w:tcW w:w="1710" w:type="dxa"/>
          </w:tcPr>
          <w:p w14:paraId="4947D5C2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VEGFR2, Src, eNOS</w:t>
            </w:r>
          </w:p>
        </w:tc>
        <w:tc>
          <w:tcPr>
            <w:tcW w:w="1800" w:type="dxa"/>
          </w:tcPr>
          <w:p w14:paraId="63E05AF3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Y996, Y1059, Y1175</w:t>
            </w:r>
          </w:p>
        </w:tc>
        <w:tc>
          <w:tcPr>
            <w:tcW w:w="1710" w:type="dxa"/>
          </w:tcPr>
          <w:p w14:paraId="310E1690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Y951</w:t>
            </w:r>
          </w:p>
        </w:tc>
        <w:tc>
          <w:tcPr>
            <w:tcW w:w="1260" w:type="dxa"/>
          </w:tcPr>
          <w:p w14:paraId="04845693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aGF0dGFjaGFyeWE8L0F1dGhvcj48WWVhcj4yMDA4PC9Z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8F3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aGF0dGFjaGFyeWE8L0F1dGhvcj48WWVhcj4yMDA4PC9Z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8F3">
              <w:rPr>
                <w:rFonts w:cs="Times New Roman"/>
                <w:sz w:val="20"/>
                <w:szCs w:val="20"/>
              </w:rPr>
            </w:r>
            <w:r w:rsidR="004738F3"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7, 8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6AA02B2D" w14:textId="77777777" w:rsidTr="003A2D27">
        <w:trPr>
          <w:trHeight w:val="219"/>
        </w:trPr>
        <w:tc>
          <w:tcPr>
            <w:tcW w:w="1188" w:type="dxa"/>
          </w:tcPr>
          <w:p w14:paraId="0A8821FD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SHP-2</w:t>
            </w:r>
            <w:r>
              <w:rPr>
                <w:rFonts w:cs="Times New Roman"/>
                <w:sz w:val="20"/>
                <w:szCs w:val="20"/>
              </w:rPr>
              <w:t xml:space="preserve"> (PTPN11)</w:t>
            </w:r>
          </w:p>
        </w:tc>
        <w:tc>
          <w:tcPr>
            <w:tcW w:w="1800" w:type="dxa"/>
          </w:tcPr>
          <w:p w14:paraId="238C95F8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M</w:t>
            </w:r>
          </w:p>
        </w:tc>
        <w:tc>
          <w:tcPr>
            <w:tcW w:w="1710" w:type="dxa"/>
          </w:tcPr>
          <w:p w14:paraId="63620144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  <w:lang w:val="it-IT"/>
              </w:rPr>
              <w:t>VEGF</w:t>
            </w:r>
            <w:r>
              <w:rPr>
                <w:rFonts w:cs="Times New Roman"/>
                <w:sz w:val="20"/>
                <w:szCs w:val="20"/>
                <w:lang w:val="it-IT"/>
              </w:rPr>
              <w:t>R2, Tie2, collagen I,</w:t>
            </w:r>
            <w:r w:rsidRPr="004329C4">
              <w:rPr>
                <w:rFonts w:cs="Times New Roman"/>
                <w:sz w:val="20"/>
                <w:szCs w:val="20"/>
                <w:lang w:val="it-IT"/>
              </w:rPr>
              <w:t xml:space="preserve"> D2DR</w:t>
            </w:r>
          </w:p>
        </w:tc>
        <w:tc>
          <w:tcPr>
            <w:tcW w:w="1800" w:type="dxa"/>
          </w:tcPr>
          <w:p w14:paraId="41D7740E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951, Y996, Y1059</w:t>
            </w:r>
          </w:p>
        </w:tc>
        <w:tc>
          <w:tcPr>
            <w:tcW w:w="1710" w:type="dxa"/>
          </w:tcPr>
          <w:p w14:paraId="018C1B93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1175</w:t>
            </w:r>
          </w:p>
        </w:tc>
        <w:tc>
          <w:tcPr>
            <w:tcW w:w="1260" w:type="dxa"/>
          </w:tcPr>
          <w:p w14:paraId="770A8BC0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W5oYTwvQXV0aG9yPjxZZWFyPjIwMDk8L1llYXI+PElE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8F3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W5oYTwvQXV0aG9yPjxZZWFyPjIwMDk8L1llYXI+PElE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8F3">
              <w:rPr>
                <w:rFonts w:cs="Times New Roman"/>
                <w:sz w:val="20"/>
                <w:szCs w:val="20"/>
              </w:rPr>
            </w:r>
            <w:r w:rsidR="004738F3"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9-11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7180EA81" w14:textId="77777777" w:rsidTr="003A2D27">
        <w:trPr>
          <w:trHeight w:val="438"/>
        </w:trPr>
        <w:tc>
          <w:tcPr>
            <w:tcW w:w="1188" w:type="dxa"/>
          </w:tcPr>
          <w:p w14:paraId="1DA54E6B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PTP1</w:t>
            </w:r>
            <w:r>
              <w:rPr>
                <w:rFonts w:cs="Times New Roman"/>
                <w:sz w:val="20"/>
                <w:szCs w:val="20"/>
              </w:rPr>
              <w:t>B (PTPN1)</w:t>
            </w:r>
          </w:p>
        </w:tc>
        <w:tc>
          <w:tcPr>
            <w:tcW w:w="1800" w:type="dxa"/>
          </w:tcPr>
          <w:p w14:paraId="69BE1604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M/EE, ER</w:t>
            </w:r>
          </w:p>
        </w:tc>
        <w:tc>
          <w:tcPr>
            <w:tcW w:w="1710" w:type="dxa"/>
          </w:tcPr>
          <w:p w14:paraId="3C5F8BAB" w14:textId="77777777" w:rsidR="00130118" w:rsidRDefault="00130118" w:rsidP="003A2D27">
            <w:pPr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VEGFR2</w:t>
            </w:r>
            <w:r>
              <w:rPr>
                <w:rFonts w:cs="Times New Roman"/>
                <w:sz w:val="20"/>
                <w:szCs w:val="20"/>
              </w:rPr>
              <w:t xml:space="preserve">, </w:t>
            </w:r>
          </w:p>
          <w:p w14:paraId="387DEE65" w14:textId="77777777" w:rsidR="00130118" w:rsidRPr="004329C4" w:rsidRDefault="00130118" w:rsidP="003A2D27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VE-cadherin</w:t>
            </w:r>
          </w:p>
        </w:tc>
        <w:tc>
          <w:tcPr>
            <w:tcW w:w="1800" w:type="dxa"/>
          </w:tcPr>
          <w:p w14:paraId="522F7946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 xml:space="preserve">Y1175 </w:t>
            </w:r>
          </w:p>
        </w:tc>
        <w:tc>
          <w:tcPr>
            <w:tcW w:w="1710" w:type="dxa"/>
          </w:tcPr>
          <w:p w14:paraId="024C5171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260" w:type="dxa"/>
          </w:tcPr>
          <w:p w14:paraId="44DD1BD1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YW5haGFuPC9BdXRob3I+PFllYXI+MjAxMzwvWWVhcj48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=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8F3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YW5haGFuPC9BdXRob3I+PFllYXI+MjAxMzwvWWVhcj48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==
</w:fldData>
              </w:fldChar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8F3">
              <w:rPr>
                <w:rFonts w:cs="Times New Roman"/>
                <w:sz w:val="20"/>
                <w:szCs w:val="20"/>
              </w:rPr>
            </w:r>
            <w:r w:rsidR="004738F3"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12-14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3D20EDF5" w14:textId="77777777" w:rsidTr="003A2D27">
        <w:trPr>
          <w:trHeight w:val="219"/>
        </w:trPr>
        <w:tc>
          <w:tcPr>
            <w:tcW w:w="1188" w:type="dxa"/>
          </w:tcPr>
          <w:p w14:paraId="79B155F0" w14:textId="77777777" w:rsidR="00130118" w:rsidRPr="004329C4" w:rsidRDefault="00130118" w:rsidP="003A2D27">
            <w:pPr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PTP-MEG2</w:t>
            </w:r>
            <w:r>
              <w:rPr>
                <w:rFonts w:cs="Times New Roman"/>
                <w:sz w:val="20"/>
                <w:szCs w:val="20"/>
              </w:rPr>
              <w:t xml:space="preserve"> (</w:t>
            </w:r>
            <w:r w:rsidRPr="004329C4">
              <w:rPr>
                <w:rFonts w:cs="Times New Roman"/>
                <w:sz w:val="20"/>
                <w:szCs w:val="20"/>
              </w:rPr>
              <w:t>PTPN9</w:t>
            </w:r>
            <w:r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1800" w:type="dxa"/>
          </w:tcPr>
          <w:p w14:paraId="233ADACA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  <w:lang w:val="it-IT"/>
              </w:rPr>
              <w:t>PM</w:t>
            </w:r>
            <w:r w:rsidRPr="004329C4">
              <w:rPr>
                <w:rFonts w:cs="Times New Roman"/>
                <w:sz w:val="20"/>
                <w:szCs w:val="20"/>
                <w:lang w:val="it-IT"/>
              </w:rPr>
              <w:t xml:space="preserve">, </w:t>
            </w:r>
            <w:r>
              <w:rPr>
                <w:rFonts w:cs="Times New Roman"/>
                <w:sz w:val="20"/>
                <w:szCs w:val="20"/>
                <w:lang w:val="it-IT"/>
              </w:rPr>
              <w:t>C (peri-nuclear &amp; v</w:t>
            </w:r>
            <w:r w:rsidRPr="004329C4">
              <w:rPr>
                <w:rFonts w:cs="Times New Roman"/>
                <w:sz w:val="20"/>
                <w:szCs w:val="20"/>
                <w:lang w:val="it-IT"/>
              </w:rPr>
              <w:t>esic</w:t>
            </w:r>
            <w:r>
              <w:rPr>
                <w:rFonts w:cs="Times New Roman"/>
                <w:sz w:val="20"/>
                <w:szCs w:val="20"/>
                <w:lang w:val="it-IT"/>
              </w:rPr>
              <w:t>ular)</w:t>
            </w:r>
          </w:p>
        </w:tc>
        <w:tc>
          <w:tcPr>
            <w:tcW w:w="1710" w:type="dxa"/>
          </w:tcPr>
          <w:p w14:paraId="23E841F0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VEGFR2</w:t>
            </w:r>
          </w:p>
        </w:tc>
        <w:tc>
          <w:tcPr>
            <w:tcW w:w="1800" w:type="dxa"/>
          </w:tcPr>
          <w:p w14:paraId="203663C3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Y1175</w:t>
            </w:r>
          </w:p>
        </w:tc>
        <w:tc>
          <w:tcPr>
            <w:tcW w:w="1710" w:type="dxa"/>
          </w:tcPr>
          <w:p w14:paraId="619E05EE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 </w:t>
            </w:r>
          </w:p>
        </w:tc>
        <w:tc>
          <w:tcPr>
            <w:tcW w:w="1260" w:type="dxa"/>
          </w:tcPr>
          <w:p w14:paraId="0656705A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&lt;EndNote&gt;&lt;Cite&gt;&lt;Author&gt;Hao&lt;/Author&gt;&lt;Year&gt;2012&lt;/Year&gt;&lt;IDText&gt;Tyrosine phosphatase PTP-MEG2 negatively regulates vascular endothelial growth factor receptor signaling and function in endothelial cells&lt;/IDText&gt;&lt;DisplayText&gt;[15]&lt;/DisplayText&gt;&lt;record&gt;&lt;dates&gt;&lt;pub-dates&gt;&lt;date&gt;Sep&lt;/date&gt;&lt;/pub-dates&gt;&lt;year&gt;2012&lt;/year&gt;&lt;/dates&gt;&lt;urls&gt;&lt;related-urls&gt;&lt;url&gt;&amp;lt;Go to ISI&amp;gt;://WOS:000308466100009&lt;/url&gt;&lt;/related-urls&gt;&lt;/urls&gt;&lt;isbn&gt;0363-6143&lt;/isbn&gt;&lt;titles&gt;&lt;title&gt;Tyrosine phosphatase PTP-MEG2 negatively regulates vascular endothelial growth factor receptor signaling and function in endothelial cells&lt;/title&gt;&lt;secondary-title&gt;American Journal of Physiology-Cell Physiology&lt;/secondary-title&gt;&lt;/titles&gt;&lt;number&gt;5&lt;/number&gt;&lt;contributors&gt;&lt;authors&gt;&lt;author&gt;Hao, Qin&lt;/author&gt;&lt;author&gt;Samten, Buka&lt;/author&gt;&lt;author&gt;Ji, Hong-Long&lt;/author&gt;&lt;author&gt;Zhao, Z. Joe&lt;/author&gt;&lt;author&gt;Tang, Hua&lt;/author&gt;&lt;/authors&gt;&lt;/contributors&gt;&lt;added-date format="utc"&gt;1354740900&lt;/added-date&gt;&lt;ref-type name="Journal Article"&gt;17&lt;/ref-type&gt;&lt;rec-number&gt;212&lt;/rec-number&gt;&lt;last-updated-date format="utc"&gt;1366038353&lt;/last-updated-date&gt;&lt;accession-num&gt;WOS:000308466100009&lt;/accession-num&gt;&lt;electronic-resource-num&gt;10.1152/ajpcell.00415.2011&lt;/electronic-resource-num&gt;&lt;volume&gt;303&lt;/volume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15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130118" w:rsidRPr="004329C4" w14:paraId="18146EDE" w14:textId="77777777" w:rsidTr="003A2D27">
        <w:trPr>
          <w:trHeight w:val="219"/>
        </w:trPr>
        <w:tc>
          <w:tcPr>
            <w:tcW w:w="1188" w:type="dxa"/>
          </w:tcPr>
          <w:p w14:paraId="3355B1DD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HCPTPA</w:t>
            </w:r>
          </w:p>
        </w:tc>
        <w:tc>
          <w:tcPr>
            <w:tcW w:w="1800" w:type="dxa"/>
          </w:tcPr>
          <w:p w14:paraId="7995274D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 </w:t>
            </w:r>
            <w:r>
              <w:rPr>
                <w:rFonts w:cs="Times New Roman"/>
                <w:sz w:val="20"/>
                <w:szCs w:val="20"/>
              </w:rPr>
              <w:t>C</w:t>
            </w:r>
          </w:p>
        </w:tc>
        <w:tc>
          <w:tcPr>
            <w:tcW w:w="1710" w:type="dxa"/>
          </w:tcPr>
          <w:p w14:paraId="6A11A1C4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 </w:t>
            </w:r>
            <w:r>
              <w:rPr>
                <w:rFonts w:cs="Times New Roman"/>
                <w:sz w:val="20"/>
                <w:szCs w:val="20"/>
              </w:rPr>
              <w:t>VEGFR2</w:t>
            </w:r>
          </w:p>
        </w:tc>
        <w:tc>
          <w:tcPr>
            <w:tcW w:w="1800" w:type="dxa"/>
          </w:tcPr>
          <w:p w14:paraId="4177D284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2CD3E487" w14:textId="77777777" w:rsidR="00130118" w:rsidRPr="004329C4" w:rsidRDefault="00130118" w:rsidP="003A2D27">
            <w:pPr>
              <w:spacing w:after="120"/>
              <w:rPr>
                <w:rFonts w:cs="Times New Roman"/>
                <w:sz w:val="20"/>
                <w:szCs w:val="20"/>
              </w:rPr>
            </w:pPr>
            <w:r w:rsidRPr="004329C4">
              <w:rPr>
                <w:rFonts w:cs="Times New Roman"/>
                <w:sz w:val="20"/>
                <w:szCs w:val="20"/>
              </w:rPr>
              <w:t> </w:t>
            </w:r>
          </w:p>
        </w:tc>
        <w:tc>
          <w:tcPr>
            <w:tcW w:w="1260" w:type="dxa"/>
          </w:tcPr>
          <w:p w14:paraId="57F2C8F6" w14:textId="77777777" w:rsidR="00130118" w:rsidRPr="004329C4" w:rsidRDefault="00130118" w:rsidP="004738F3">
            <w:pPr>
              <w:spacing w:after="12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 w:rsidR="004738F3">
              <w:rPr>
                <w:rFonts w:cs="Times New Roman"/>
                <w:sz w:val="20"/>
                <w:szCs w:val="20"/>
              </w:rPr>
              <w:instrText xml:space="preserve"> ADDIN EN.CITE &lt;EndNote&gt;&lt;Cite&gt;&lt;Author&gt;Huang&lt;/Author&gt;&lt;Year&gt;1999&lt;/Year&gt;&lt;IDText&gt;HCPTPA, a protein tyrosine phosphatase that regulates vascular endothelial growth factor receptor-mediated signal transduction and biological activity&lt;/IDText&gt;&lt;DisplayText&gt;[16]&lt;/DisplayText&gt;&lt;record&gt;&lt;dates&gt;&lt;pub-dates&gt;&lt;date&gt;Dec 31&lt;/date&gt;&lt;/pub-dates&gt;&lt;year&gt;1999&lt;/year&gt;&lt;/dates&gt;&lt;urls&gt;&lt;related-urls&gt;&lt;url&gt;&amp;lt;Go to ISI&amp;gt;://WOS:000084528000091&lt;/url&gt;&lt;/related-urls&gt;&lt;/urls&gt;&lt;isbn&gt;0021-9258&lt;/isbn&gt;&lt;titles&gt;&lt;title&gt;HCPTPA, a protein tyrosine phosphatase that regulates vascular endothelial growth factor receptor-mediated signal transduction and biological activity&lt;/title&gt;&lt;secondary-title&gt;Journal of Biological Chemistry&lt;/secondary-title&gt;&lt;/titles&gt;&lt;pages&gt;38183-38188&lt;/pages&gt;&lt;number&gt;53&lt;/number&gt;&lt;contributors&gt;&lt;authors&gt;&lt;author&gt;Huang, L. W.&lt;/author&gt;&lt;author&gt;Sankar, S.&lt;/author&gt;&lt;author&gt;Lin, C.&lt;/author&gt;&lt;author&gt;Kontos, C. D.&lt;/author&gt;&lt;author&gt;Schroff, A. D.&lt;/author&gt;&lt;author&gt;Cha, E. H.&lt;/author&gt;&lt;author&gt;Feng, S. M.&lt;/author&gt;&lt;author&gt;Li, S. F.&lt;/author&gt;&lt;author&gt;Yu, Z. M.&lt;/author&gt;&lt;author&gt;Van Etten, R. L.&lt;/author&gt;&lt;author&gt;Blanar, M. A.&lt;/author&gt;&lt;author&gt;Peters, K. G.&lt;/author&gt;&lt;/authors&gt;&lt;/contributors&gt;&lt;added-date format="utc"&gt;1368822557&lt;/added-date&gt;&lt;ref-type name="Journal Article"&gt;17&lt;/ref-type&gt;&lt;rec-number&gt;339&lt;/rec-number&gt;&lt;last-updated-date format="utc"&gt;1372789139&lt;/last-updated-date&gt;&lt;accession-num&gt;WOS:000084528000091&lt;/accession-num&gt;&lt;electronic-resource-num&gt;10.1074/jbc.274.53.38183&lt;/electronic-resource-num&gt;&lt;volume&gt;274&lt;/volume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4738F3">
              <w:rPr>
                <w:rFonts w:cs="Times New Roman"/>
                <w:noProof/>
                <w:sz w:val="20"/>
                <w:szCs w:val="20"/>
              </w:rPr>
              <w:t>[16]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</w:tbl>
    <w:p w14:paraId="62EE0AE5" w14:textId="77777777" w:rsidR="00130118" w:rsidRPr="0011556D" w:rsidRDefault="00130118" w:rsidP="00130118">
      <w:pPr>
        <w:spacing w:after="120" w:line="480" w:lineRule="auto"/>
        <w:rPr>
          <w:sz w:val="20"/>
          <w:szCs w:val="20"/>
        </w:rPr>
      </w:pPr>
      <w:r>
        <w:rPr>
          <w:sz w:val="20"/>
          <w:szCs w:val="20"/>
        </w:rPr>
        <w:t>PM: Plasma Membrane; N: Nucleus; C: Cytosol; EE: Early Endosomes; ER: endoplasmic reticulum</w:t>
      </w:r>
    </w:p>
    <w:p w14:paraId="6124E1A2" w14:textId="77777777" w:rsidR="00130118" w:rsidRPr="00130118" w:rsidRDefault="00130118" w:rsidP="00130118">
      <w:pPr>
        <w:spacing w:after="0" w:line="240" w:lineRule="auto"/>
        <w:rPr>
          <w:b/>
        </w:rPr>
      </w:pPr>
      <w:r>
        <w:rPr>
          <w:b/>
        </w:rPr>
        <w:t>References</w:t>
      </w:r>
    </w:p>
    <w:p w14:paraId="5EF0FA03" w14:textId="77777777" w:rsidR="004738F3" w:rsidRPr="004738F3" w:rsidRDefault="00130118" w:rsidP="004738F3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38F3" w:rsidRPr="004738F3">
        <w:rPr>
          <w:noProof/>
        </w:rPr>
        <w:t>1.</w:t>
      </w:r>
      <w:r w:rsidR="004738F3" w:rsidRPr="004738F3">
        <w:rPr>
          <w:noProof/>
        </w:rPr>
        <w:tab/>
        <w:t>Mattila E, Auvinen K, Salmi M, Ivaska J. The protein tyrosine phosphatase TCPTP controls VEGFR2 signalling. Journal of Cell Science. 2008;121(21):3570-80. doi: 10.1242/jcs.031898. PubMed PMID: WOS:000260266700010.</w:t>
      </w:r>
    </w:p>
    <w:p w14:paraId="5DB43016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2.</w:t>
      </w:r>
      <w:r w:rsidRPr="004738F3">
        <w:rPr>
          <w:noProof/>
        </w:rPr>
        <w:tab/>
        <w:t>Mellberg S, Dimberg A, Bahram F, Hayashi M, Rennel E, Ameur A, et al. Transcriptional profiling reveals a critical role for tyrosine phosphatase VE-PTP in regulation of VEGFR2 activity and endot</w:t>
      </w:r>
      <w:r>
        <w:rPr>
          <w:noProof/>
        </w:rPr>
        <w:t>helial cell morphogenesis. FASEB</w:t>
      </w:r>
      <w:r w:rsidRPr="004738F3">
        <w:rPr>
          <w:noProof/>
        </w:rPr>
        <w:t xml:space="preserve"> Journal. 2009;23(5)</w:t>
      </w:r>
      <w:r>
        <w:rPr>
          <w:noProof/>
        </w:rPr>
        <w:t>:1490-502</w:t>
      </w:r>
      <w:r w:rsidRPr="004738F3">
        <w:rPr>
          <w:noProof/>
        </w:rPr>
        <w:t>. doi: 10.1096/fj.08-123810. PubMed PMID: WOS:000266651700025.</w:t>
      </w:r>
    </w:p>
    <w:p w14:paraId="64A5A484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3.</w:t>
      </w:r>
      <w:r w:rsidRPr="004738F3">
        <w:rPr>
          <w:noProof/>
        </w:rPr>
        <w:tab/>
        <w:t>Hayashi M, Majumdar A, Li X, Adler J, Sun Z, Vertuani S, et al. VE-PTP regulates VEGFR2 activity in stalk cells to establish endothelial cell polarity and lumen formation. Nature Communications. 2013;4. doi: 10.1038/ncomms2683. PubMed PMID: WOS:000318872100029.</w:t>
      </w:r>
    </w:p>
    <w:p w14:paraId="41A544B4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4.</w:t>
      </w:r>
      <w:r w:rsidRPr="004738F3">
        <w:rPr>
          <w:noProof/>
        </w:rPr>
        <w:tab/>
        <w:t>Chabot C, Spring K, Gratton JP, Elchebly M, Royal I. New Role for the Protein Tyrosine Phosphatase DEP-1 in Akt Activation and Endothelial Cell Survival. Molecular and Cellular Biology. 2009;29(1):241-53. doi: 10.1128/mcb.01374-08. PubMed PMID: WOS:000261697500019.</w:t>
      </w:r>
    </w:p>
    <w:p w14:paraId="7C4984AE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5.</w:t>
      </w:r>
      <w:r w:rsidRPr="004738F3">
        <w:rPr>
          <w:noProof/>
        </w:rPr>
        <w:tab/>
        <w:t>Lampugnani MG, Zanetti A, Corada M, Takahashi T, Balconi G, Breviario F, et al. Contact inhibition of VEGF-induced proliferation requires vascular endothelial cadherin, beta-catenin, and the phosphatase DEP-1/CD148. Journal of Cell Biology. 2003;161(4). doi: 10.1083/jcb.200209019. PubMed PMID: WOS:000183286700015.</w:t>
      </w:r>
    </w:p>
    <w:p w14:paraId="2B73F881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6.</w:t>
      </w:r>
      <w:r w:rsidRPr="004738F3">
        <w:rPr>
          <w:noProof/>
        </w:rPr>
        <w:tab/>
        <w:t>Lampugnani MG, Orsenigo F, Gagliani MC, Tacchetti C, Dejana E. Vascular endothelial cadherin controls VEGFR-2 internalization and signaling from intracellular compartments. Journal of Cell Biology. 2006;174(4):593-604. doi: 10.1083/jcb.200602080. PubMed PMID: WOS:000239986600017.</w:t>
      </w:r>
    </w:p>
    <w:p w14:paraId="1B1138EB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7.</w:t>
      </w:r>
      <w:r w:rsidRPr="004738F3">
        <w:rPr>
          <w:noProof/>
        </w:rPr>
        <w:tab/>
        <w:t>Bhattacharya R, Kwon J, Wang E, Mukherjee P, Mukhopadhyay D. Src homology 2 (SH2) domain containing protein tyrosine phosphatase-1 (SHP-1) dephosphorylates VEGF Receptor-2 and attenuates endothelial D</w:t>
      </w:r>
      <w:r>
        <w:rPr>
          <w:noProof/>
        </w:rPr>
        <w:t>NA synthesis, but not migration</w:t>
      </w:r>
      <w:r w:rsidRPr="004738F3">
        <w:rPr>
          <w:noProof/>
        </w:rPr>
        <w:t>. Journal o</w:t>
      </w:r>
      <w:r>
        <w:rPr>
          <w:noProof/>
        </w:rPr>
        <w:t>f molecular signaling. 2008;3:8</w:t>
      </w:r>
      <w:r w:rsidRPr="004738F3">
        <w:rPr>
          <w:noProof/>
        </w:rPr>
        <w:t>. doi: 10.1186/1750-2187-3-8. PubMed PMID: MEDLINE:18377662.</w:t>
      </w:r>
    </w:p>
    <w:p w14:paraId="7EC150DB" w14:textId="0AF7C81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lastRenderedPageBreak/>
        <w:t>8.</w:t>
      </w:r>
      <w:r w:rsidRPr="004738F3">
        <w:rPr>
          <w:noProof/>
        </w:rPr>
        <w:tab/>
        <w:t>Cai J, Jiang WG, Ahmed A, Boulton M. Vascular endothelial growth factor-induced endothelial cell proliferation is regulated by interaction between VEGFR-2, SH-PTP1 and eNOS. Microvascular Research. 2006;71(1)</w:t>
      </w:r>
      <w:r w:rsidR="00AA691E">
        <w:rPr>
          <w:noProof/>
        </w:rPr>
        <w:t>:20-31</w:t>
      </w:r>
      <w:r w:rsidRPr="004738F3">
        <w:rPr>
          <w:noProof/>
        </w:rPr>
        <w:t>. doi: 10.1016/j.mvr.2005.10.004. PubMed PMID: WOS:000235435800003.</w:t>
      </w:r>
    </w:p>
    <w:p w14:paraId="5947D852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9.</w:t>
      </w:r>
      <w:r w:rsidRPr="004738F3">
        <w:rPr>
          <w:noProof/>
        </w:rPr>
        <w:tab/>
        <w:t>Sinha S, Vohra PK, Bhattacharya R, Dutta S, Sinha S, Mukhopadhyay D. Dopamine regulates phosphorylation of VEGF receptor 2 by engaging Src-homology-2-domain-containing protein tyrosine phosphatase 2. Journal of Cell Science. 2009;122(18):3385-92. doi: 10.1242/jcs.053124. PubMed PMID: WOS:000269521900021.</w:t>
      </w:r>
    </w:p>
    <w:p w14:paraId="344297E2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10.</w:t>
      </w:r>
      <w:r w:rsidRPr="004738F3">
        <w:rPr>
          <w:noProof/>
        </w:rPr>
        <w:tab/>
        <w:t>Mitola S, Brenchio B, Piccinini M, Tertoolen L, Zammataro L, Breier G, et al. Type I collagen limits VEGFR-2 signaling by a SHP2 protein-tyrosine phosphatase-dependent mechanism 1. Circulation Research. 2006;98(1):45-54. doi: 10.1161/01.RES.0000199355.32422.7b. PubMed PMID: WOS:000234419500009.</w:t>
      </w:r>
    </w:p>
    <w:p w14:paraId="79C987A0" w14:textId="08D514D2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11.</w:t>
      </w:r>
      <w:r w:rsidRPr="004738F3">
        <w:rPr>
          <w:noProof/>
        </w:rPr>
        <w:tab/>
        <w:t xml:space="preserve">Huang LW, Turck CW, Rao P, Peters KG. </w:t>
      </w:r>
      <w:r w:rsidR="00AA691E">
        <w:rPr>
          <w:noProof/>
        </w:rPr>
        <w:t>Grb2 and SH-PTP2- Potentially Important Endothelial Signaling Molecules Downstream of the TEK/Tie2 Receptor Tyrosine Kinase</w:t>
      </w:r>
      <w:r w:rsidRPr="004738F3">
        <w:rPr>
          <w:noProof/>
        </w:rPr>
        <w:t>. Oncogene. 1995;11(10):2097-103. PubMed PMID: WOS:A1995TF29700020.</w:t>
      </w:r>
    </w:p>
    <w:p w14:paraId="4364ECC0" w14:textId="77777777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12.</w:t>
      </w:r>
      <w:r w:rsidRPr="004738F3">
        <w:rPr>
          <w:noProof/>
        </w:rPr>
        <w:tab/>
        <w:t>Lanahan A, Zhang X, Fantin A, Zhuang Z, Rivera-Molina F, Speichinger K, et al. The Neuropilin 1 Cytoplasmic Domain Is Required for VEGF-A-Dependent Arteriogenesis. Developmental Cell. 2013;25(2):156-68. doi: 10.1016/j.devcel.2013.03.019. PubMed PMID: WOS:000318327300007.</w:t>
      </w:r>
    </w:p>
    <w:p w14:paraId="11DB63AF" w14:textId="688CAE1B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13.</w:t>
      </w:r>
      <w:r w:rsidRPr="004738F3">
        <w:rPr>
          <w:noProof/>
        </w:rPr>
        <w:tab/>
        <w:t>Lanahan AA, Hermans K, Claes F, Kerley-Hamilton JS, Zhuang ZW, Giordano FJ, et al. VEGF Receptor 2 Endocytic Trafficking Regulates Arterial Morphogenesis. Developmental Cell. 2010;18(5)</w:t>
      </w:r>
      <w:r w:rsidR="00AA691E">
        <w:rPr>
          <w:noProof/>
        </w:rPr>
        <w:t>:713-24</w:t>
      </w:r>
      <w:r w:rsidRPr="004738F3">
        <w:rPr>
          <w:noProof/>
        </w:rPr>
        <w:t>. doi: 10.1016/j.devcel.2010.02.016. PubMed PMID: WOS:000278115500008.</w:t>
      </w:r>
    </w:p>
    <w:p w14:paraId="288BF390" w14:textId="6B6837D5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14.</w:t>
      </w:r>
      <w:r w:rsidRPr="004738F3">
        <w:rPr>
          <w:noProof/>
        </w:rPr>
        <w:tab/>
        <w:t>Nakamura Y, Patrushev N, Inomata H, Mehta D, Urao N, Kim HW, et al. Role of protein tyrosine phosphatase 1B in vascular endothelial growth factor signaling and cell-cell adhesions in endothelial cells. Circulation Research. 2008;102(10)</w:t>
      </w:r>
      <w:r w:rsidR="00AA691E">
        <w:rPr>
          <w:noProof/>
        </w:rPr>
        <w:t>:1182-91</w:t>
      </w:r>
      <w:r w:rsidRPr="004738F3">
        <w:rPr>
          <w:noProof/>
        </w:rPr>
        <w:t>. doi: 10.1161/circresaha.107.167080. PubMed PMID: WOS:000256101500009.</w:t>
      </w:r>
    </w:p>
    <w:p w14:paraId="1C0B9DA0" w14:textId="2D75315E" w:rsidR="004738F3" w:rsidRPr="004738F3" w:rsidRDefault="004738F3" w:rsidP="004738F3">
      <w:pPr>
        <w:pStyle w:val="EndNoteBibliography"/>
        <w:spacing w:after="0"/>
        <w:rPr>
          <w:noProof/>
        </w:rPr>
      </w:pPr>
      <w:r w:rsidRPr="004738F3">
        <w:rPr>
          <w:noProof/>
        </w:rPr>
        <w:t>15.</w:t>
      </w:r>
      <w:r w:rsidRPr="004738F3">
        <w:rPr>
          <w:noProof/>
        </w:rPr>
        <w:tab/>
        <w:t>Hao Q, Samten B, Ji H-L, Zhao ZJ, Tang H. Tyrosine phosphatase PTP-MEG2 negatively regulates vascular endothelial growth factor receptor signaling and function in endothelial cells. American Journal of Physiology-Cell Physiology. 2012;303(5)</w:t>
      </w:r>
      <w:r w:rsidR="00AA691E">
        <w:rPr>
          <w:noProof/>
        </w:rPr>
        <w:t>:C548-53</w:t>
      </w:r>
      <w:bookmarkStart w:id="0" w:name="_GoBack"/>
      <w:bookmarkEnd w:id="0"/>
      <w:r w:rsidRPr="004738F3">
        <w:rPr>
          <w:noProof/>
        </w:rPr>
        <w:t>. doi: 10.1152/ajpcell.00415.2011. PubMed PMID: WOS:000308466100009.</w:t>
      </w:r>
    </w:p>
    <w:p w14:paraId="04AAD374" w14:textId="77777777" w:rsidR="004738F3" w:rsidRPr="004738F3" w:rsidRDefault="004738F3" w:rsidP="004738F3">
      <w:pPr>
        <w:pStyle w:val="EndNoteBibliography"/>
        <w:rPr>
          <w:noProof/>
        </w:rPr>
      </w:pPr>
      <w:r w:rsidRPr="004738F3">
        <w:rPr>
          <w:noProof/>
        </w:rPr>
        <w:t>16.</w:t>
      </w:r>
      <w:r w:rsidRPr="004738F3">
        <w:rPr>
          <w:noProof/>
        </w:rPr>
        <w:tab/>
        <w:t>Huang LW, Sankar S, Lin C, Kontos CD, Schroff AD, Cha EH, et al. HCPTPA, a protein tyrosine phosphatase that regulates vascular endothelial growth factor receptor-mediated signal transduction and biological activity. Journal of Biological Chemistry. 1999;274(53):38183-8. doi: 10.1074/jbc.274.53.38183. PubMed PMID: WOS:000084528000091.</w:t>
      </w:r>
    </w:p>
    <w:p w14:paraId="287EB1D4" w14:textId="77777777" w:rsidR="001435BF" w:rsidRDefault="00130118">
      <w:r>
        <w:fldChar w:fldCharType="end"/>
      </w:r>
    </w:p>
    <w:sectPr w:rsidR="001435B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30118"/>
    <w:rsid w:val="00025B47"/>
    <w:rsid w:val="00130118"/>
    <w:rsid w:val="001435BF"/>
    <w:rsid w:val="003569C9"/>
    <w:rsid w:val="004738F3"/>
    <w:rsid w:val="006549A2"/>
    <w:rsid w:val="006C0C52"/>
    <w:rsid w:val="00AA691E"/>
    <w:rsid w:val="00F93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ADDBAA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0118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011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4738F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4738F3"/>
    <w:pPr>
      <w:spacing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0118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011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4738F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4738F3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436</Words>
  <Characters>8186</Characters>
  <Application>Microsoft Macintosh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96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dsay</dc:creator>
  <cp:lastModifiedBy>Lindsay Clegg</cp:lastModifiedBy>
  <cp:revision>4</cp:revision>
  <dcterms:created xsi:type="dcterms:W3CDTF">2015-04-08T17:31:00Z</dcterms:created>
  <dcterms:modified xsi:type="dcterms:W3CDTF">2015-04-08T17:47:00Z</dcterms:modified>
</cp:coreProperties>
</file>